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0F3F2A" w14:textId="77777777" w:rsidR="006F6E26" w:rsidRDefault="006F6E26" w:rsidP="006F6E26">
      <w:pPr>
        <w:pStyle w:val="Heading1"/>
      </w:pPr>
      <w:r>
        <w:t>Supplementary Material</w:t>
      </w:r>
    </w:p>
    <w:p w14:paraId="52C4FB57" w14:textId="301A1C3B" w:rsidR="006F6E26" w:rsidRPr="00855E32" w:rsidRDefault="006F6E26" w:rsidP="00855E32">
      <w:pPr>
        <w:pStyle w:val="NormalWeb"/>
        <w:jc w:val="both"/>
        <w:rPr>
          <w:rFonts w:ascii="Shaker2Lancet" w:hAnsi="Shaker2Lancet"/>
          <w:b/>
          <w:bCs/>
          <w:sz w:val="22"/>
          <w:szCs w:val="22"/>
        </w:rPr>
      </w:pPr>
      <w:r>
        <w:rPr>
          <w:rFonts w:ascii="Shaker2Lancet" w:hAnsi="Shaker2Lancet"/>
          <w:b/>
          <w:bCs/>
          <w:sz w:val="22"/>
          <w:szCs w:val="22"/>
        </w:rPr>
        <w:t xml:space="preserve">Supplementary Material 1: </w:t>
      </w:r>
      <w:r w:rsidRPr="00B9785F">
        <w:rPr>
          <w:rFonts w:ascii="Arial" w:hAnsi="Arial" w:cs="Arial"/>
          <w:sz w:val="22"/>
          <w:szCs w:val="22"/>
        </w:rPr>
        <w:t xml:space="preserve">HANGOVER FREQUENCY QUESTIONNAIRE </w:t>
      </w:r>
    </w:p>
    <w:p w14:paraId="69EB17B0" w14:textId="320D3F08" w:rsidR="006F6E26" w:rsidRPr="00B9785F" w:rsidRDefault="006F6E26" w:rsidP="006F6E26">
      <w:pPr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Prior to any recommended </w:t>
      </w:r>
      <w:r w:rsidR="005D615A">
        <w:rPr>
          <w:rFonts w:ascii="Arial" w:hAnsi="Arial" w:cs="Arial"/>
        </w:rPr>
        <w:t>restriction</w:t>
      </w:r>
      <w:r w:rsidRPr="00B9785F">
        <w:rPr>
          <w:rFonts w:ascii="Arial" w:hAnsi="Arial" w:cs="Arial"/>
        </w:rPr>
        <w:t xml:space="preserve">s due to COVID-19 how often did you have a drink containing alcohol? </w:t>
      </w:r>
    </w:p>
    <w:p w14:paraId="7AF8A808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305326BB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Never</w:t>
      </w:r>
    </w:p>
    <w:p w14:paraId="01019619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monthly or less</w:t>
      </w:r>
    </w:p>
    <w:p w14:paraId="34E7FF78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1-2 times a week</w:t>
      </w:r>
    </w:p>
    <w:p w14:paraId="434075E3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2-4 times a week </w:t>
      </w:r>
    </w:p>
    <w:p w14:paraId="1AF75BE6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4 or more times a week</w:t>
      </w:r>
    </w:p>
    <w:p w14:paraId="1E8D3ADB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2B17B528" w14:textId="165A8D93" w:rsidR="006F6E26" w:rsidRPr="00B9785F" w:rsidRDefault="006F6E26" w:rsidP="006F6E26">
      <w:pPr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Prior to any recommended </w:t>
      </w:r>
      <w:r w:rsidR="005D615A">
        <w:rPr>
          <w:rFonts w:ascii="Arial" w:hAnsi="Arial" w:cs="Arial"/>
        </w:rPr>
        <w:t>restriction</w:t>
      </w:r>
      <w:r w:rsidRPr="00B9785F">
        <w:rPr>
          <w:rFonts w:ascii="Arial" w:hAnsi="Arial" w:cs="Arial"/>
        </w:rPr>
        <w:t xml:space="preserve">s due to COVID-19 how many drinks containing alcohol did you have on a typical day when you were drinking? </w:t>
      </w:r>
    </w:p>
    <w:p w14:paraId="478D91F4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1D250FFD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1 or 2 </w:t>
      </w:r>
    </w:p>
    <w:p w14:paraId="31E3284A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3 or 4 </w:t>
      </w:r>
    </w:p>
    <w:p w14:paraId="728D6E61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5 or 6 </w:t>
      </w:r>
    </w:p>
    <w:p w14:paraId="36D074BA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7 to 9 </w:t>
      </w:r>
    </w:p>
    <w:p w14:paraId="761AD637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10 or more</w:t>
      </w:r>
    </w:p>
    <w:p w14:paraId="7E98E33A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4A5233F6" w14:textId="3B4E913E" w:rsidR="006F6E26" w:rsidRPr="00B9785F" w:rsidRDefault="006F6E26" w:rsidP="006F6E26">
      <w:pPr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Prior to any recommended </w:t>
      </w:r>
      <w:r w:rsidR="005D615A">
        <w:rPr>
          <w:rFonts w:ascii="Arial" w:hAnsi="Arial" w:cs="Arial"/>
        </w:rPr>
        <w:t>restriction</w:t>
      </w:r>
      <w:r w:rsidRPr="00B9785F">
        <w:rPr>
          <w:rFonts w:ascii="Arial" w:hAnsi="Arial" w:cs="Arial"/>
        </w:rPr>
        <w:t>s due to COVID-19 when was the last time you experienced a hangover?</w:t>
      </w:r>
    </w:p>
    <w:p w14:paraId="4EA04300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753740A5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In the last week</w:t>
      </w:r>
    </w:p>
    <w:p w14:paraId="63B7FE7D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In the last 2 weeks </w:t>
      </w:r>
    </w:p>
    <w:p w14:paraId="24AAE7B0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In the last month</w:t>
      </w:r>
    </w:p>
    <w:p w14:paraId="4B872274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In the last 6 months</w:t>
      </w:r>
    </w:p>
    <w:p w14:paraId="1A419BFA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In the last year</w:t>
      </w:r>
    </w:p>
    <w:p w14:paraId="62098582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2253B534" w14:textId="7CCD47DC" w:rsidR="006F6E26" w:rsidRPr="00B9785F" w:rsidRDefault="006F6E26" w:rsidP="006F6E26">
      <w:pPr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Prior to any recommended </w:t>
      </w:r>
      <w:r w:rsidR="005D615A">
        <w:rPr>
          <w:rFonts w:ascii="Arial" w:hAnsi="Arial" w:cs="Arial"/>
        </w:rPr>
        <w:t>restriction</w:t>
      </w:r>
      <w:r w:rsidRPr="00B9785F">
        <w:rPr>
          <w:rFonts w:ascii="Arial" w:hAnsi="Arial" w:cs="Arial"/>
        </w:rPr>
        <w:t>s due to COVID-19 how frequently did you experience a hangover?</w:t>
      </w:r>
    </w:p>
    <w:p w14:paraId="005B51BA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4A5B0B23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Never </w:t>
      </w:r>
    </w:p>
    <w:p w14:paraId="21C70AE5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monthly or less</w:t>
      </w:r>
    </w:p>
    <w:p w14:paraId="6BF9B87F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1-2 times a week</w:t>
      </w:r>
    </w:p>
    <w:p w14:paraId="6627E103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2-4 times a week</w:t>
      </w:r>
    </w:p>
    <w:p w14:paraId="22F01A1E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or more times a week </w:t>
      </w:r>
    </w:p>
    <w:p w14:paraId="7026A532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159C6721" w14:textId="4E5AF4C2" w:rsidR="006F6E26" w:rsidRPr="00B9785F" w:rsidRDefault="006F6E26" w:rsidP="006F6E26">
      <w:pPr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Prior to any recommended </w:t>
      </w:r>
      <w:r w:rsidR="005D615A">
        <w:rPr>
          <w:rFonts w:ascii="Arial" w:hAnsi="Arial" w:cs="Arial"/>
        </w:rPr>
        <w:t>restriction</w:t>
      </w:r>
      <w:r w:rsidRPr="00B9785F">
        <w:rPr>
          <w:rFonts w:ascii="Arial" w:hAnsi="Arial" w:cs="Arial"/>
        </w:rPr>
        <w:t>s due to COVID-19 how many drinks did you normally consume the night before you experienced a hangover?</w:t>
      </w:r>
    </w:p>
    <w:p w14:paraId="2C2D091F" w14:textId="77777777" w:rsidR="006F6E26" w:rsidRPr="00B9785F" w:rsidRDefault="006F6E26" w:rsidP="006F6E26">
      <w:pPr>
        <w:contextualSpacing/>
        <w:rPr>
          <w:rFonts w:ascii="Arial" w:hAnsi="Arial" w:cs="Arial"/>
        </w:rPr>
      </w:pPr>
    </w:p>
    <w:p w14:paraId="56C3C393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1 or 2 </w:t>
      </w:r>
    </w:p>
    <w:p w14:paraId="2F32CC06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3 or 4 </w:t>
      </w:r>
    </w:p>
    <w:p w14:paraId="4AC9D20E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5 or 6 </w:t>
      </w:r>
    </w:p>
    <w:p w14:paraId="3B8C2EB0" w14:textId="77777777" w:rsidR="006F6E26" w:rsidRPr="00B9785F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 xml:space="preserve">7 to 9 </w:t>
      </w:r>
    </w:p>
    <w:p w14:paraId="0BE7FA58" w14:textId="77777777" w:rsidR="006F6E26" w:rsidRDefault="006F6E26" w:rsidP="006F6E26">
      <w:pPr>
        <w:ind w:left="720"/>
        <w:contextualSpacing/>
        <w:rPr>
          <w:rFonts w:ascii="Arial" w:hAnsi="Arial" w:cs="Arial"/>
        </w:rPr>
      </w:pPr>
      <w:r w:rsidRPr="00B9785F">
        <w:rPr>
          <w:rFonts w:ascii="Arial" w:hAnsi="Arial" w:cs="Arial"/>
        </w:rPr>
        <w:t>10 or more</w:t>
      </w:r>
    </w:p>
    <w:p w14:paraId="5D7BC4BA" w14:textId="77777777" w:rsidR="006F6E26" w:rsidRDefault="006F6E26" w:rsidP="006F6E26">
      <w:pPr>
        <w:ind w:left="720"/>
        <w:contextualSpacing/>
        <w:rPr>
          <w:rFonts w:ascii="Arial" w:hAnsi="Arial" w:cs="Arial"/>
        </w:rPr>
      </w:pPr>
    </w:p>
    <w:p w14:paraId="70370DB3" w14:textId="77777777" w:rsidR="006F6E26" w:rsidRDefault="006F6E26" w:rsidP="006F6E26">
      <w:pPr>
        <w:ind w:left="720"/>
        <w:contextualSpacing/>
        <w:rPr>
          <w:rFonts w:ascii="Arial" w:hAnsi="Arial" w:cs="Arial"/>
        </w:rPr>
      </w:pPr>
    </w:p>
    <w:p w14:paraId="2762625A" w14:textId="14F2EB12" w:rsidR="006F6E26" w:rsidRDefault="006F6E26" w:rsidP="00862B04">
      <w:pPr>
        <w:contextualSpacing/>
        <w:rPr>
          <w:rFonts w:ascii="Arial" w:hAnsi="Arial" w:cs="Arial"/>
        </w:rPr>
      </w:pPr>
    </w:p>
    <w:p w14:paraId="4630C251" w14:textId="77777777" w:rsidR="0067348E" w:rsidRPr="00B9785F" w:rsidRDefault="0067348E" w:rsidP="00862B04">
      <w:pPr>
        <w:contextualSpacing/>
        <w:rPr>
          <w:rFonts w:ascii="Arial" w:hAnsi="Arial" w:cs="Arial"/>
        </w:rPr>
      </w:pPr>
    </w:p>
    <w:p w14:paraId="0463D018" w14:textId="1A27BD1E" w:rsidR="006F6E26" w:rsidRDefault="006F6E26" w:rsidP="006F6E26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lastRenderedPageBreak/>
        <w:t>Supplementary Material</w:t>
      </w:r>
      <w:r w:rsidRPr="00837A58">
        <w:rPr>
          <w:rFonts w:ascii="Arial" w:hAnsi="Arial" w:cs="Arial"/>
          <w:b/>
          <w:bCs/>
          <w:color w:val="000000" w:themeColor="text1"/>
        </w:rPr>
        <w:t xml:space="preserve"> 2</w:t>
      </w:r>
      <w:r>
        <w:rPr>
          <w:rFonts w:ascii="Arial" w:hAnsi="Arial" w:cs="Arial"/>
          <w:color w:val="000000" w:themeColor="text1"/>
        </w:rPr>
        <w:t>:</w:t>
      </w:r>
      <w:r w:rsidR="00862B04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COVID Concern Score </w:t>
      </w:r>
    </w:p>
    <w:p w14:paraId="0432E172" w14:textId="77777777" w:rsidR="006F6E26" w:rsidRDefault="006F6E26" w:rsidP="006F6E26">
      <w:pPr>
        <w:rPr>
          <w:rFonts w:ascii="Arial" w:hAnsi="Arial" w:cs="Arial"/>
          <w:color w:val="000000" w:themeColor="text1"/>
        </w:rPr>
      </w:pPr>
    </w:p>
    <w:p w14:paraId="2EFF72C9" w14:textId="77777777" w:rsidR="006F6E26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 xml:space="preserve">Over the past 2 weeks, have you </w:t>
      </w:r>
      <w:proofErr w:type="gramStart"/>
      <w:r w:rsidRPr="00D355B9">
        <w:rPr>
          <w:rFonts w:ascii="Arial" w:hAnsi="Arial" w:cs="Arial"/>
          <w:color w:val="000000" w:themeColor="text1"/>
        </w:rPr>
        <w:t>been more or less</w:t>
      </w:r>
      <w:proofErr w:type="gramEnd"/>
      <w:r w:rsidRPr="00D355B9">
        <w:rPr>
          <w:rFonts w:ascii="Arial" w:hAnsi="Arial" w:cs="Arial"/>
          <w:color w:val="000000" w:themeColor="text1"/>
        </w:rPr>
        <w:t xml:space="preserve"> worried about the following?</w:t>
      </w:r>
    </w:p>
    <w:p w14:paraId="18E34E7B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</w:p>
    <w:p w14:paraId="634686C5" w14:textId="77777777" w:rsidR="006F6E26" w:rsidRPr="00D355B9" w:rsidRDefault="006F6E26" w:rsidP="006F6E26">
      <w:pPr>
        <w:ind w:left="720"/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Significantly less than usual 0</w:t>
      </w:r>
    </w:p>
    <w:p w14:paraId="23AD155A" w14:textId="77777777" w:rsidR="006F6E26" w:rsidRPr="00D355B9" w:rsidRDefault="006F6E26" w:rsidP="006F6E26">
      <w:pPr>
        <w:ind w:left="720"/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Slightly less than usual 1</w:t>
      </w:r>
    </w:p>
    <w:p w14:paraId="4218D2BF" w14:textId="77777777" w:rsidR="006F6E26" w:rsidRPr="00D355B9" w:rsidRDefault="006F6E26" w:rsidP="006F6E26">
      <w:pPr>
        <w:ind w:left="720"/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Not more than usual 2</w:t>
      </w:r>
    </w:p>
    <w:p w14:paraId="4D59B3F1" w14:textId="77777777" w:rsidR="006F6E26" w:rsidRPr="00D355B9" w:rsidRDefault="006F6E26" w:rsidP="006F6E26">
      <w:pPr>
        <w:ind w:left="720"/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Slightly more than usual 3</w:t>
      </w:r>
    </w:p>
    <w:p w14:paraId="0558F421" w14:textId="77777777" w:rsidR="006F6E26" w:rsidRPr="00D355B9" w:rsidRDefault="006F6E26" w:rsidP="006F6E26">
      <w:pPr>
        <w:ind w:left="720"/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Significantly more than usual 4</w:t>
      </w:r>
    </w:p>
    <w:p w14:paraId="409A45B8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</w:p>
    <w:p w14:paraId="7971725E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Marriage or other romantic relationship(s)</w:t>
      </w:r>
    </w:p>
    <w:p w14:paraId="103D67C7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 xml:space="preserve">The wellbeing of your family </w:t>
      </w:r>
    </w:p>
    <w:p w14:paraId="1EC2F8DD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Work (even if you feel your job is safe)</w:t>
      </w:r>
    </w:p>
    <w:p w14:paraId="38D1F946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Losing your job</w:t>
      </w:r>
    </w:p>
    <w:p w14:paraId="6A54B4BD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Finances</w:t>
      </w:r>
    </w:p>
    <w:p w14:paraId="4EA6AD59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Getting medication</w:t>
      </w:r>
    </w:p>
    <w:p w14:paraId="6B54FE61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Getting food</w:t>
      </w:r>
    </w:p>
    <w:p w14:paraId="36AFC148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Your health</w:t>
      </w:r>
    </w:p>
    <w:p w14:paraId="0F96AC51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Your own safety/ security</w:t>
      </w:r>
    </w:p>
    <w:p w14:paraId="225D6C01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Internet access</w:t>
      </w:r>
    </w:p>
    <w:p w14:paraId="75052E43" w14:textId="77777777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 w:rsidRPr="00D355B9">
        <w:rPr>
          <w:rFonts w:ascii="Arial" w:hAnsi="Arial" w:cs="Arial"/>
          <w:color w:val="000000" w:themeColor="text1"/>
        </w:rPr>
        <w:t>Boredom</w:t>
      </w:r>
    </w:p>
    <w:p w14:paraId="62CCC09E" w14:textId="77777777" w:rsidR="006F6E26" w:rsidRDefault="006F6E26" w:rsidP="006F6E26">
      <w:pPr>
        <w:rPr>
          <w:rFonts w:ascii="Arial" w:hAnsi="Arial" w:cs="Arial"/>
          <w:color w:val="000000" w:themeColor="text1"/>
        </w:rPr>
      </w:pPr>
      <w:proofErr w:type="gramStart"/>
      <w:r w:rsidRPr="00D355B9">
        <w:rPr>
          <w:rFonts w:ascii="Arial" w:hAnsi="Arial" w:cs="Arial"/>
          <w:color w:val="000000" w:themeColor="text1"/>
        </w:rPr>
        <w:t>Future plans</w:t>
      </w:r>
      <w:proofErr w:type="gramEnd"/>
    </w:p>
    <w:p w14:paraId="7476E684" w14:textId="6787E113" w:rsidR="006F6E26" w:rsidRPr="00D355B9" w:rsidRDefault="006F6E26" w:rsidP="006F6E26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1076448D" w14:textId="77777777" w:rsidR="006F6E26" w:rsidRPr="007C3CDE" w:rsidRDefault="006F6E26" w:rsidP="006F6E26">
      <w:pPr>
        <w:pStyle w:val="Caption"/>
      </w:pPr>
      <w:r>
        <w:lastRenderedPageBreak/>
        <w:t>Supplementary Material 3</w:t>
      </w:r>
      <w:r w:rsidRPr="007C3CDE">
        <w:t xml:space="preserve">. </w:t>
      </w:r>
      <w:r w:rsidRPr="00C30584">
        <w:rPr>
          <w:b/>
          <w:bCs/>
        </w:rPr>
        <w:t xml:space="preserve">Alcohol Use Disorder Identification Test (AUDIT) score comparison between the current study findings and the Adult Psychiatric Morbidity Survey (APMS) 2014 </w:t>
      </w:r>
      <w:r w:rsidRPr="00C30584"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&gt;&lt;Author&gt;McManus&lt;/Author&gt;&lt;Year&gt;2016&lt;/Year&gt;&lt;RecNum&gt;2&lt;/RecNum&gt;&lt;DisplayText&gt;(17)&lt;/DisplayText&gt;&lt;record&gt;&lt;rec-number&gt;2&lt;/rec-number&gt;&lt;foreign-keys&gt;&lt;key app="EN" db-id="9dfxfrw25a52zvexp5fpppp8wftpzvadvw2r" timestamp="1610448054"&gt;2&lt;/key&gt;&lt;/foreign-keys&gt;&lt;ref-type name="Generic"&gt;13&lt;/ref-type&gt;&lt;contributors&gt;&lt;authors&gt;&lt;author&gt;McManus, Sally&lt;/author&gt;&lt;author&gt;Bebbington, Paul&lt;/author&gt;&lt;author&gt;Jenkins, Rachel&lt;/author&gt;&lt;author&gt;Brugha, Traolach&lt;/author&gt;&lt;/authors&gt;&lt;/contributors&gt;&lt;titles&gt;&lt;title&gt;Adult psychiatric morbidity survey: survey of mental health and wellbeing, England, 2014&lt;/title&gt;&lt;/titles&gt;&lt;dates&gt;&lt;year&gt;2016&lt;/year&gt;&lt;/dates&gt;&lt;publisher&gt;NHS Digital Leeds, UK&lt;/publisher&gt;&lt;urls&gt;&lt;/urls&gt;&lt;/record&gt;&lt;/Cite&gt;&lt;/EndNote&gt;</w:instrText>
      </w:r>
      <w:r w:rsidRPr="00C30584">
        <w:rPr>
          <w:b/>
          <w:bCs/>
        </w:rPr>
        <w:fldChar w:fldCharType="separate"/>
      </w:r>
      <w:r>
        <w:rPr>
          <w:b/>
          <w:bCs/>
          <w:noProof/>
        </w:rPr>
        <w:t>(17)</w:t>
      </w:r>
      <w:r w:rsidRPr="00C30584">
        <w:rPr>
          <w:b/>
          <w:bCs/>
        </w:rPr>
        <w:fldChar w:fldCharType="end"/>
      </w:r>
      <w:r w:rsidRPr="007C3CDE">
        <w:t>.</w:t>
      </w:r>
      <w:r>
        <w:t xml:space="preserve"> AUDIT Category scoring from Public Health England Guidance </w:t>
      </w:r>
      <w:r>
        <w:fldChar w:fldCharType="begin"/>
      </w:r>
      <w:r>
        <w:instrText xml:space="preserve"> ADDIN EN.CITE &lt;EndNote&gt;&lt;Cite&gt;&lt;Year&gt;2017&lt;/Year&gt;&lt;RecNum&gt;683&lt;/RecNum&gt;&lt;DisplayText&gt;(11)&lt;/DisplayText&gt;&lt;record&gt;&lt;rec-number&gt;683&lt;/rec-number&gt;&lt;foreign-keys&gt;&lt;key app="EN" db-id="p5tt5fadwefva5esrfovvath2detv059asst" timestamp="1611652736" guid="adff4b7a-0d3c-463b-b99f-354063466865"&gt;683&lt;/key&gt;&lt;/foreign-keys&gt;&lt;ref-type name="Government Document"&gt;46&lt;/ref-type&gt;&lt;contributors&gt;&lt;secondary-authors&gt;&lt;author&gt;Public Health England&lt;/author&gt;&lt;/secondary-authors&gt;&lt;/contributors&gt;&lt;titles&gt;&lt;title&gt;Guidance Alcohol use screening tests&lt;/title&gt;&lt;/titles&gt;&lt;dates&gt;&lt;year&gt;2017&lt;/year&gt;&lt;/dates&gt;&lt;pub-location&gt;https://www.gov.uk/government/publications/alcohol-use-screening-tests&lt;/pub-location&gt;&lt;urls&gt;&lt;related-urls&gt;&lt;url&gt;https://www.gov.uk/government/publications/alcohol-use-screening-tests&lt;/url&gt;&lt;/related-urls&gt;&lt;/urls&gt;&lt;access-date&gt;12/1/21&lt;/access-date&gt;&lt;/record&gt;&lt;/Cite&gt;&lt;/EndNote&gt;</w:instrText>
      </w:r>
      <w:r>
        <w:fldChar w:fldCharType="separate"/>
      </w:r>
      <w:r>
        <w:rPr>
          <w:noProof/>
        </w:rPr>
        <w:t>(11)</w:t>
      </w:r>
      <w:r>
        <w:fldChar w:fldCharType="end"/>
      </w:r>
      <w:r w:rsidRPr="000E6F9E">
        <w:t xml:space="preserve"> </w:t>
      </w:r>
      <w:r>
        <w:t>Low risk (AUDIT score 1-7), Hazardous drinking (AUDIT score 8-15), Harmful drinking/mild dependence (AUDIT score 16-19) and Probable dependence (AUDIT score 20+).</w:t>
      </w:r>
    </w:p>
    <w:tbl>
      <w:tblPr>
        <w:tblStyle w:val="TableGrid1"/>
        <w:tblW w:w="9662" w:type="dxa"/>
        <w:tblLook w:val="04A0" w:firstRow="1" w:lastRow="0" w:firstColumn="1" w:lastColumn="0" w:noHBand="0" w:noVBand="1"/>
      </w:tblPr>
      <w:tblGrid>
        <w:gridCol w:w="2771"/>
        <w:gridCol w:w="461"/>
        <w:gridCol w:w="521"/>
        <w:gridCol w:w="460"/>
        <w:gridCol w:w="521"/>
        <w:gridCol w:w="460"/>
        <w:gridCol w:w="521"/>
        <w:gridCol w:w="460"/>
        <w:gridCol w:w="521"/>
        <w:gridCol w:w="460"/>
        <w:gridCol w:w="521"/>
        <w:gridCol w:w="465"/>
        <w:gridCol w:w="527"/>
        <w:gridCol w:w="466"/>
        <w:gridCol w:w="527"/>
      </w:tblGrid>
      <w:tr w:rsidR="006F6E26" w:rsidRPr="005975AA" w14:paraId="1908A3C4" w14:textId="77777777" w:rsidTr="00170F0E">
        <w:trPr>
          <w:trHeight w:val="321"/>
        </w:trPr>
        <w:tc>
          <w:tcPr>
            <w:tcW w:w="0" w:type="auto"/>
            <w:noWrap/>
          </w:tcPr>
          <w:p w14:paraId="24308C99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  <w:vAlign w:val="bottom"/>
          </w:tcPr>
          <w:p w14:paraId="758E85F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6-25</w:t>
            </w:r>
          </w:p>
        </w:tc>
        <w:tc>
          <w:tcPr>
            <w:tcW w:w="0" w:type="auto"/>
            <w:gridSpan w:val="2"/>
            <w:noWrap/>
            <w:vAlign w:val="bottom"/>
          </w:tcPr>
          <w:p w14:paraId="77B68AB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6-30</w:t>
            </w:r>
          </w:p>
        </w:tc>
        <w:tc>
          <w:tcPr>
            <w:tcW w:w="0" w:type="auto"/>
            <w:gridSpan w:val="2"/>
            <w:noWrap/>
            <w:vAlign w:val="bottom"/>
          </w:tcPr>
          <w:p w14:paraId="30F509B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1-40</w:t>
            </w:r>
          </w:p>
        </w:tc>
        <w:tc>
          <w:tcPr>
            <w:tcW w:w="0" w:type="auto"/>
            <w:gridSpan w:val="2"/>
            <w:noWrap/>
            <w:vAlign w:val="bottom"/>
          </w:tcPr>
          <w:p w14:paraId="43828CF8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1-50</w:t>
            </w:r>
          </w:p>
        </w:tc>
        <w:tc>
          <w:tcPr>
            <w:tcW w:w="0" w:type="auto"/>
            <w:gridSpan w:val="2"/>
            <w:noWrap/>
            <w:vAlign w:val="bottom"/>
          </w:tcPr>
          <w:p w14:paraId="0266D79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1-60</w:t>
            </w:r>
          </w:p>
        </w:tc>
        <w:tc>
          <w:tcPr>
            <w:tcW w:w="984" w:type="dxa"/>
            <w:gridSpan w:val="2"/>
            <w:noWrap/>
            <w:vAlign w:val="bottom"/>
          </w:tcPr>
          <w:p w14:paraId="3E6A93D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0+</w:t>
            </w:r>
          </w:p>
        </w:tc>
        <w:tc>
          <w:tcPr>
            <w:tcW w:w="985" w:type="dxa"/>
            <w:gridSpan w:val="2"/>
            <w:noWrap/>
            <w:vAlign w:val="bottom"/>
          </w:tcPr>
          <w:p w14:paraId="19B6E8AB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All</w:t>
            </w:r>
          </w:p>
        </w:tc>
      </w:tr>
      <w:tr w:rsidR="006F6E26" w:rsidRPr="005975AA" w14:paraId="351406B7" w14:textId="77777777" w:rsidTr="00170F0E">
        <w:trPr>
          <w:trHeight w:val="321"/>
        </w:trPr>
        <w:tc>
          <w:tcPr>
            <w:tcW w:w="0" w:type="auto"/>
            <w:noWrap/>
          </w:tcPr>
          <w:p w14:paraId="7B7F6027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6098C31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5F80F3D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7117589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27ADAE3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4D01FB8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984" w:type="dxa"/>
            <w:gridSpan w:val="2"/>
            <w:noWrap/>
          </w:tcPr>
          <w:p w14:paraId="601A572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985" w:type="dxa"/>
            <w:gridSpan w:val="2"/>
            <w:noWrap/>
          </w:tcPr>
          <w:p w14:paraId="6D8F7F5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</w:tr>
      <w:tr w:rsidR="006F6E26" w:rsidRPr="005975AA" w14:paraId="0FDD4D94" w14:textId="77777777" w:rsidTr="00170F0E">
        <w:trPr>
          <w:trHeight w:val="341"/>
        </w:trPr>
        <w:tc>
          <w:tcPr>
            <w:tcW w:w="0" w:type="auto"/>
            <w:noWrap/>
          </w:tcPr>
          <w:p w14:paraId="5C526EA0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noWrap/>
          </w:tcPr>
          <w:p w14:paraId="616AC94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58B8FB9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4B97C1CB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17F2539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467E000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6AD3F88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60F1AFF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32F8E35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11371C9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0A506A0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49FF751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683BCD3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  <w:tc>
          <w:tcPr>
            <w:tcW w:w="0" w:type="auto"/>
            <w:noWrap/>
          </w:tcPr>
          <w:p w14:paraId="593BC8D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re</w:t>
            </w:r>
          </w:p>
        </w:tc>
        <w:tc>
          <w:tcPr>
            <w:tcW w:w="0" w:type="auto"/>
          </w:tcPr>
          <w:p w14:paraId="6594932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post</w:t>
            </w:r>
          </w:p>
        </w:tc>
      </w:tr>
      <w:tr w:rsidR="006F6E26" w:rsidRPr="005975AA" w14:paraId="3CD9DE01" w14:textId="77777777" w:rsidTr="00170F0E">
        <w:trPr>
          <w:trHeight w:val="341"/>
        </w:trPr>
        <w:tc>
          <w:tcPr>
            <w:tcW w:w="0" w:type="auto"/>
            <w:noWrap/>
            <w:hideMark/>
          </w:tcPr>
          <w:p w14:paraId="37F5F285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Low risk </w:t>
            </w:r>
          </w:p>
        </w:tc>
        <w:tc>
          <w:tcPr>
            <w:tcW w:w="0" w:type="auto"/>
            <w:noWrap/>
            <w:hideMark/>
          </w:tcPr>
          <w:p w14:paraId="7165A44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0" w:type="auto"/>
          </w:tcPr>
          <w:p w14:paraId="635CB22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0" w:type="auto"/>
            <w:noWrap/>
          </w:tcPr>
          <w:p w14:paraId="762A709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9</w:t>
            </w:r>
          </w:p>
        </w:tc>
        <w:tc>
          <w:tcPr>
            <w:tcW w:w="0" w:type="auto"/>
          </w:tcPr>
          <w:p w14:paraId="552DE0B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6</w:t>
            </w:r>
          </w:p>
        </w:tc>
        <w:tc>
          <w:tcPr>
            <w:tcW w:w="0" w:type="auto"/>
            <w:noWrap/>
          </w:tcPr>
          <w:p w14:paraId="5C139FFB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1</w:t>
            </w:r>
          </w:p>
        </w:tc>
        <w:tc>
          <w:tcPr>
            <w:tcW w:w="0" w:type="auto"/>
          </w:tcPr>
          <w:p w14:paraId="77ED3A8B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70</w:t>
            </w:r>
          </w:p>
        </w:tc>
        <w:tc>
          <w:tcPr>
            <w:tcW w:w="0" w:type="auto"/>
            <w:noWrap/>
          </w:tcPr>
          <w:p w14:paraId="62EBE8F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5</w:t>
            </w:r>
          </w:p>
        </w:tc>
        <w:tc>
          <w:tcPr>
            <w:tcW w:w="0" w:type="auto"/>
          </w:tcPr>
          <w:p w14:paraId="0F546EE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1</w:t>
            </w:r>
          </w:p>
        </w:tc>
        <w:tc>
          <w:tcPr>
            <w:tcW w:w="0" w:type="auto"/>
            <w:noWrap/>
          </w:tcPr>
          <w:p w14:paraId="352F1F0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7</w:t>
            </w:r>
          </w:p>
        </w:tc>
        <w:tc>
          <w:tcPr>
            <w:tcW w:w="0" w:type="auto"/>
          </w:tcPr>
          <w:p w14:paraId="6BC5651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71</w:t>
            </w:r>
          </w:p>
        </w:tc>
        <w:tc>
          <w:tcPr>
            <w:tcW w:w="0" w:type="auto"/>
            <w:noWrap/>
          </w:tcPr>
          <w:p w14:paraId="0EC3391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72</w:t>
            </w:r>
          </w:p>
        </w:tc>
        <w:tc>
          <w:tcPr>
            <w:tcW w:w="0" w:type="auto"/>
          </w:tcPr>
          <w:p w14:paraId="7272AB6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80</w:t>
            </w:r>
          </w:p>
        </w:tc>
        <w:tc>
          <w:tcPr>
            <w:tcW w:w="0" w:type="auto"/>
            <w:noWrap/>
          </w:tcPr>
          <w:p w14:paraId="3427870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7</w:t>
            </w:r>
          </w:p>
        </w:tc>
        <w:tc>
          <w:tcPr>
            <w:tcW w:w="0" w:type="auto"/>
          </w:tcPr>
          <w:p w14:paraId="6B732ED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9</w:t>
            </w:r>
          </w:p>
        </w:tc>
      </w:tr>
      <w:tr w:rsidR="006F6E26" w:rsidRPr="005975AA" w14:paraId="2D864D46" w14:textId="77777777" w:rsidTr="00170F0E">
        <w:trPr>
          <w:trHeight w:val="341"/>
        </w:trPr>
        <w:tc>
          <w:tcPr>
            <w:tcW w:w="0" w:type="auto"/>
            <w:noWrap/>
            <w:hideMark/>
          </w:tcPr>
          <w:p w14:paraId="0D26A0D0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Hazardous drinking</w:t>
            </w:r>
          </w:p>
        </w:tc>
        <w:tc>
          <w:tcPr>
            <w:tcW w:w="0" w:type="auto"/>
            <w:noWrap/>
            <w:hideMark/>
          </w:tcPr>
          <w:p w14:paraId="1DF3F3E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0" w:type="auto"/>
          </w:tcPr>
          <w:p w14:paraId="32DFA79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auto"/>
            <w:noWrap/>
          </w:tcPr>
          <w:p w14:paraId="492C8C0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6</w:t>
            </w:r>
          </w:p>
        </w:tc>
        <w:tc>
          <w:tcPr>
            <w:tcW w:w="0" w:type="auto"/>
          </w:tcPr>
          <w:p w14:paraId="4D04589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6</w:t>
            </w:r>
          </w:p>
        </w:tc>
        <w:tc>
          <w:tcPr>
            <w:tcW w:w="0" w:type="auto"/>
            <w:noWrap/>
          </w:tcPr>
          <w:p w14:paraId="3AC731E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</w:tcPr>
          <w:p w14:paraId="06D1783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0</w:t>
            </w:r>
          </w:p>
        </w:tc>
        <w:tc>
          <w:tcPr>
            <w:tcW w:w="0" w:type="auto"/>
            <w:noWrap/>
          </w:tcPr>
          <w:p w14:paraId="2CFD393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6</w:t>
            </w:r>
          </w:p>
        </w:tc>
        <w:tc>
          <w:tcPr>
            <w:tcW w:w="0" w:type="auto"/>
          </w:tcPr>
          <w:p w14:paraId="098889B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3</w:t>
            </w:r>
          </w:p>
        </w:tc>
        <w:tc>
          <w:tcPr>
            <w:tcW w:w="0" w:type="auto"/>
            <w:noWrap/>
          </w:tcPr>
          <w:p w14:paraId="5616D9D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1</w:t>
            </w:r>
          </w:p>
        </w:tc>
        <w:tc>
          <w:tcPr>
            <w:tcW w:w="0" w:type="auto"/>
          </w:tcPr>
          <w:p w14:paraId="45AFC9B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1</w:t>
            </w:r>
          </w:p>
        </w:tc>
        <w:tc>
          <w:tcPr>
            <w:tcW w:w="0" w:type="auto"/>
            <w:noWrap/>
          </w:tcPr>
          <w:p w14:paraId="03DA960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0" w:type="auto"/>
          </w:tcPr>
          <w:p w14:paraId="73BA398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0" w:type="auto"/>
            <w:noWrap/>
          </w:tcPr>
          <w:p w14:paraId="4A3D9F3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8</w:t>
            </w:r>
          </w:p>
        </w:tc>
        <w:tc>
          <w:tcPr>
            <w:tcW w:w="0" w:type="auto"/>
          </w:tcPr>
          <w:p w14:paraId="39131E8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21</w:t>
            </w:r>
          </w:p>
        </w:tc>
      </w:tr>
      <w:tr w:rsidR="006F6E26" w:rsidRPr="005975AA" w14:paraId="67DCDA76" w14:textId="77777777" w:rsidTr="00170F0E">
        <w:trPr>
          <w:trHeight w:val="341"/>
        </w:trPr>
        <w:tc>
          <w:tcPr>
            <w:tcW w:w="0" w:type="auto"/>
            <w:noWrap/>
            <w:hideMark/>
          </w:tcPr>
          <w:p w14:paraId="144F4D6D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Harmful drinking/mild dependence </w:t>
            </w:r>
          </w:p>
        </w:tc>
        <w:tc>
          <w:tcPr>
            <w:tcW w:w="0" w:type="auto"/>
            <w:noWrap/>
            <w:hideMark/>
          </w:tcPr>
          <w:p w14:paraId="4159FDA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auto"/>
          </w:tcPr>
          <w:p w14:paraId="3464CC3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noWrap/>
          </w:tcPr>
          <w:p w14:paraId="19FACD3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0" w:type="auto"/>
          </w:tcPr>
          <w:p w14:paraId="45A0A20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</w:t>
            </w:r>
          </w:p>
        </w:tc>
        <w:tc>
          <w:tcPr>
            <w:tcW w:w="0" w:type="auto"/>
            <w:noWrap/>
          </w:tcPr>
          <w:p w14:paraId="3E74027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14:paraId="038E691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</w:t>
            </w:r>
          </w:p>
        </w:tc>
        <w:tc>
          <w:tcPr>
            <w:tcW w:w="0" w:type="auto"/>
            <w:noWrap/>
          </w:tcPr>
          <w:p w14:paraId="096362F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0" w:type="auto"/>
          </w:tcPr>
          <w:p w14:paraId="44D95B8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0" w:type="auto"/>
            <w:noWrap/>
          </w:tcPr>
          <w:p w14:paraId="6198244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3</w:t>
            </w:r>
          </w:p>
        </w:tc>
        <w:tc>
          <w:tcPr>
            <w:tcW w:w="0" w:type="auto"/>
          </w:tcPr>
          <w:p w14:paraId="24B57FE8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8</w:t>
            </w:r>
          </w:p>
        </w:tc>
        <w:tc>
          <w:tcPr>
            <w:tcW w:w="0" w:type="auto"/>
            <w:noWrap/>
          </w:tcPr>
          <w:p w14:paraId="61F8AA4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14:paraId="1BA8DB6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</w:tcPr>
          <w:p w14:paraId="37F4E89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0" w:type="auto"/>
          </w:tcPr>
          <w:p w14:paraId="498AAB5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</w:t>
            </w:r>
          </w:p>
        </w:tc>
      </w:tr>
      <w:tr w:rsidR="006F6E26" w:rsidRPr="005975AA" w14:paraId="2D16BEF1" w14:textId="77777777" w:rsidTr="00170F0E">
        <w:trPr>
          <w:trHeight w:val="341"/>
        </w:trPr>
        <w:tc>
          <w:tcPr>
            <w:tcW w:w="0" w:type="auto"/>
            <w:noWrap/>
            <w:hideMark/>
          </w:tcPr>
          <w:p w14:paraId="1EB5CC3E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Probable dependence </w:t>
            </w:r>
          </w:p>
        </w:tc>
        <w:tc>
          <w:tcPr>
            <w:tcW w:w="0" w:type="auto"/>
            <w:noWrap/>
            <w:hideMark/>
          </w:tcPr>
          <w:p w14:paraId="3F69252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</w:tcPr>
          <w:p w14:paraId="3FC3906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noWrap/>
          </w:tcPr>
          <w:p w14:paraId="4C87989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14:paraId="08F56BD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3</w:t>
            </w:r>
          </w:p>
        </w:tc>
        <w:tc>
          <w:tcPr>
            <w:tcW w:w="0" w:type="auto"/>
            <w:noWrap/>
          </w:tcPr>
          <w:p w14:paraId="4A35E2A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14:paraId="1045F81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9</w:t>
            </w:r>
          </w:p>
        </w:tc>
        <w:tc>
          <w:tcPr>
            <w:tcW w:w="0" w:type="auto"/>
            <w:noWrap/>
          </w:tcPr>
          <w:p w14:paraId="674A694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14:paraId="2CB4F4F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0" w:type="auto"/>
            <w:noWrap/>
          </w:tcPr>
          <w:p w14:paraId="3525DE4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08CE098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  <w:noWrap/>
          </w:tcPr>
          <w:p w14:paraId="634FC2C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14:paraId="05EF29A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</w:tcPr>
          <w:p w14:paraId="431CABD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14:paraId="3DF9A40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hAnsi="Times New Roman" w:cs="Times New Roman"/>
                <w:i/>
                <w:iCs/>
                <w:color w:val="000000"/>
                <w:sz w:val="18"/>
                <w:szCs w:val="18"/>
              </w:rPr>
              <w:t>6</w:t>
            </w:r>
          </w:p>
        </w:tc>
      </w:tr>
      <w:tr w:rsidR="006F6E26" w:rsidRPr="005975AA" w14:paraId="1316FD67" w14:textId="77777777" w:rsidTr="00170F0E">
        <w:trPr>
          <w:trHeight w:val="341"/>
        </w:trPr>
        <w:tc>
          <w:tcPr>
            <w:tcW w:w="0" w:type="auto"/>
            <w:noWrap/>
          </w:tcPr>
          <w:p w14:paraId="5CA7FCF0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339F77C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07C2D90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590D6D5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73285D1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6E89692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84" w:type="dxa"/>
            <w:gridSpan w:val="2"/>
            <w:noWrap/>
          </w:tcPr>
          <w:p w14:paraId="2893861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85" w:type="dxa"/>
            <w:gridSpan w:val="2"/>
            <w:noWrap/>
          </w:tcPr>
          <w:p w14:paraId="3E8BC52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</w:tr>
      <w:tr w:rsidR="006F6E26" w:rsidRPr="005975AA" w14:paraId="443836FF" w14:textId="77777777" w:rsidTr="00170F0E">
        <w:trPr>
          <w:trHeight w:val="341"/>
        </w:trPr>
        <w:tc>
          <w:tcPr>
            <w:tcW w:w="0" w:type="auto"/>
            <w:noWrap/>
            <w:hideMark/>
          </w:tcPr>
          <w:p w14:paraId="74040D8A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  <w:hideMark/>
          </w:tcPr>
          <w:p w14:paraId="5A885F0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6-24</w:t>
            </w:r>
          </w:p>
        </w:tc>
        <w:tc>
          <w:tcPr>
            <w:tcW w:w="0" w:type="auto"/>
            <w:gridSpan w:val="2"/>
            <w:noWrap/>
            <w:hideMark/>
          </w:tcPr>
          <w:p w14:paraId="3CB20E4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5-34</w:t>
            </w:r>
          </w:p>
        </w:tc>
        <w:tc>
          <w:tcPr>
            <w:tcW w:w="0" w:type="auto"/>
            <w:gridSpan w:val="2"/>
            <w:noWrap/>
            <w:hideMark/>
          </w:tcPr>
          <w:p w14:paraId="15DA438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35-44</w:t>
            </w:r>
          </w:p>
        </w:tc>
        <w:tc>
          <w:tcPr>
            <w:tcW w:w="0" w:type="auto"/>
            <w:gridSpan w:val="2"/>
            <w:noWrap/>
            <w:hideMark/>
          </w:tcPr>
          <w:p w14:paraId="715DA9C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45-54</w:t>
            </w:r>
          </w:p>
        </w:tc>
        <w:tc>
          <w:tcPr>
            <w:tcW w:w="0" w:type="auto"/>
            <w:gridSpan w:val="2"/>
            <w:noWrap/>
            <w:hideMark/>
          </w:tcPr>
          <w:p w14:paraId="3146E3F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55-64</w:t>
            </w:r>
          </w:p>
        </w:tc>
        <w:tc>
          <w:tcPr>
            <w:tcW w:w="984" w:type="dxa"/>
            <w:gridSpan w:val="2"/>
            <w:noWrap/>
            <w:hideMark/>
          </w:tcPr>
          <w:p w14:paraId="07A3C50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65+</w:t>
            </w:r>
          </w:p>
        </w:tc>
        <w:tc>
          <w:tcPr>
            <w:tcW w:w="985" w:type="dxa"/>
            <w:gridSpan w:val="2"/>
            <w:noWrap/>
            <w:hideMark/>
          </w:tcPr>
          <w:p w14:paraId="30C9AE8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All </w:t>
            </w:r>
          </w:p>
        </w:tc>
      </w:tr>
      <w:tr w:rsidR="006F6E26" w:rsidRPr="005975AA" w14:paraId="073DAC62" w14:textId="77777777" w:rsidTr="00170F0E">
        <w:trPr>
          <w:trHeight w:val="341"/>
        </w:trPr>
        <w:tc>
          <w:tcPr>
            <w:tcW w:w="0" w:type="auto"/>
            <w:noWrap/>
          </w:tcPr>
          <w:p w14:paraId="3BA2ADF4" w14:textId="77777777" w:rsidR="006F6E26" w:rsidRPr="005975AA" w:rsidDel="0039233E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6AF830E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4E78B76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0821C2B8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1237B27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0" w:type="auto"/>
            <w:gridSpan w:val="2"/>
            <w:noWrap/>
          </w:tcPr>
          <w:p w14:paraId="7DC6136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984" w:type="dxa"/>
            <w:gridSpan w:val="2"/>
            <w:noWrap/>
          </w:tcPr>
          <w:p w14:paraId="32E2917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  <w:tc>
          <w:tcPr>
            <w:tcW w:w="985" w:type="dxa"/>
            <w:gridSpan w:val="2"/>
            <w:noWrap/>
          </w:tcPr>
          <w:p w14:paraId="38F417B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%</w:t>
            </w:r>
          </w:p>
        </w:tc>
      </w:tr>
      <w:tr w:rsidR="006F6E26" w:rsidRPr="005975AA" w14:paraId="2FC7BB99" w14:textId="77777777" w:rsidTr="00170F0E">
        <w:trPr>
          <w:trHeight w:val="341"/>
        </w:trPr>
        <w:tc>
          <w:tcPr>
            <w:tcW w:w="0" w:type="auto"/>
            <w:noWrap/>
          </w:tcPr>
          <w:p w14:paraId="640ADF3A" w14:textId="77777777" w:rsidR="006F6E26" w:rsidRPr="005975AA" w:rsidDel="0039233E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  <w:t xml:space="preserve">APMS 2014 data </w:t>
            </w:r>
            <w:r w:rsidRPr="005975AA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McManus&lt;/Author&gt;&lt;Year&gt;2016&lt;/Year&gt;&lt;RecNum&gt;2&lt;/RecNum&gt;&lt;DisplayText&gt;(17)&lt;/DisplayText&gt;&lt;record&gt;&lt;rec-number&gt;2&lt;/rec-number&gt;&lt;foreign-keys&gt;&lt;key app="EN" db-id="xawtdsfdozxf0zex9tkvtpe5vfarfapezv2f" timestamp="1609856375"&gt;2&lt;/key&gt;&lt;/foreign-keys&gt;&lt;ref-type name="Generic"&gt;13&lt;/ref-type&gt;&lt;contributors&gt;&lt;authors&gt;&lt;author&gt;McManus, Sally&lt;/author&gt;&lt;author&gt;Bebbington, Paul&lt;/author&gt;&lt;author&gt;Jenkins, Rachel&lt;/author&gt;&lt;author&gt;Brugha, Traolach&lt;/author&gt;&lt;/authors&gt;&lt;/contributors&gt;&lt;titles&gt;&lt;title&gt;Adult psychiatric morbidity survey: survey of mental health and wellbeing, England, 2014&lt;/title&gt;&lt;/titles&gt;&lt;dates&gt;&lt;year&gt;2016&lt;/year&gt;&lt;/dates&gt;&lt;publisher&gt;NHS Digital Leeds, UK&lt;/publisher&gt;&lt;urls&gt;&lt;/urls&gt;&lt;/record&gt;&lt;/Cite&gt;&lt;/EndNote&gt;</w:instrText>
            </w:r>
            <w:r w:rsidRPr="005975AA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noProof/>
                <w:color w:val="000000"/>
                <w:sz w:val="18"/>
                <w:szCs w:val="18"/>
                <w:lang w:eastAsia="en-GB"/>
              </w:rPr>
              <w:t>(17)</w:t>
            </w:r>
            <w:r w:rsidRPr="005975AA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  <w:tc>
          <w:tcPr>
            <w:tcW w:w="0" w:type="auto"/>
            <w:gridSpan w:val="2"/>
            <w:noWrap/>
          </w:tcPr>
          <w:p w14:paraId="102293A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19884B5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1CBFD766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06B728C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gridSpan w:val="2"/>
            <w:noWrap/>
          </w:tcPr>
          <w:p w14:paraId="3BA3B05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84" w:type="dxa"/>
            <w:gridSpan w:val="2"/>
            <w:noWrap/>
          </w:tcPr>
          <w:p w14:paraId="11B0918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985" w:type="dxa"/>
            <w:gridSpan w:val="2"/>
            <w:noWrap/>
          </w:tcPr>
          <w:p w14:paraId="3DCAFFE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</w:p>
        </w:tc>
      </w:tr>
      <w:tr w:rsidR="006F6E26" w:rsidRPr="005975AA" w14:paraId="582431A1" w14:textId="77777777" w:rsidTr="00170F0E">
        <w:trPr>
          <w:trHeight w:val="341"/>
        </w:trPr>
        <w:tc>
          <w:tcPr>
            <w:tcW w:w="0" w:type="auto"/>
            <w:noWrap/>
          </w:tcPr>
          <w:p w14:paraId="1C74BA65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Low risk </w:t>
            </w:r>
          </w:p>
        </w:tc>
        <w:tc>
          <w:tcPr>
            <w:tcW w:w="0" w:type="auto"/>
            <w:gridSpan w:val="2"/>
            <w:noWrap/>
          </w:tcPr>
          <w:p w14:paraId="451F780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0" w:type="auto"/>
            <w:gridSpan w:val="2"/>
            <w:noWrap/>
          </w:tcPr>
          <w:p w14:paraId="634D6FE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0" w:type="auto"/>
            <w:gridSpan w:val="2"/>
            <w:noWrap/>
          </w:tcPr>
          <w:p w14:paraId="2CC9C67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0" w:type="auto"/>
            <w:gridSpan w:val="2"/>
            <w:noWrap/>
          </w:tcPr>
          <w:p w14:paraId="53CF476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0" w:type="auto"/>
            <w:gridSpan w:val="2"/>
            <w:noWrap/>
          </w:tcPr>
          <w:p w14:paraId="51F40108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984" w:type="dxa"/>
            <w:gridSpan w:val="2"/>
            <w:noWrap/>
          </w:tcPr>
          <w:p w14:paraId="18D860FB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985" w:type="dxa"/>
            <w:gridSpan w:val="2"/>
            <w:noWrap/>
          </w:tcPr>
          <w:p w14:paraId="400D453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74</w:t>
            </w:r>
          </w:p>
        </w:tc>
      </w:tr>
      <w:tr w:rsidR="006F6E26" w:rsidRPr="005975AA" w14:paraId="0E19B20E" w14:textId="77777777" w:rsidTr="00170F0E">
        <w:trPr>
          <w:trHeight w:val="341"/>
        </w:trPr>
        <w:tc>
          <w:tcPr>
            <w:tcW w:w="0" w:type="auto"/>
            <w:noWrap/>
          </w:tcPr>
          <w:p w14:paraId="7F90DC9A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Hazardous drinking </w:t>
            </w:r>
          </w:p>
        </w:tc>
        <w:tc>
          <w:tcPr>
            <w:tcW w:w="0" w:type="auto"/>
            <w:gridSpan w:val="2"/>
            <w:noWrap/>
          </w:tcPr>
          <w:p w14:paraId="736C0E75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0" w:type="auto"/>
            <w:gridSpan w:val="2"/>
            <w:noWrap/>
          </w:tcPr>
          <w:p w14:paraId="13738AE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0" w:type="auto"/>
            <w:gridSpan w:val="2"/>
            <w:noWrap/>
          </w:tcPr>
          <w:p w14:paraId="52A579A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0" w:type="auto"/>
            <w:gridSpan w:val="2"/>
            <w:noWrap/>
          </w:tcPr>
          <w:p w14:paraId="313876B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auto"/>
            <w:gridSpan w:val="2"/>
            <w:noWrap/>
          </w:tcPr>
          <w:p w14:paraId="5E2F717E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984" w:type="dxa"/>
            <w:gridSpan w:val="2"/>
            <w:noWrap/>
          </w:tcPr>
          <w:p w14:paraId="5D21EA4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985" w:type="dxa"/>
            <w:gridSpan w:val="2"/>
            <w:noWrap/>
          </w:tcPr>
          <w:p w14:paraId="7924A6A3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6F6E26" w:rsidRPr="005975AA" w14:paraId="4989BE92" w14:textId="77777777" w:rsidTr="00170F0E">
        <w:trPr>
          <w:trHeight w:val="341"/>
        </w:trPr>
        <w:tc>
          <w:tcPr>
            <w:tcW w:w="0" w:type="auto"/>
            <w:noWrap/>
          </w:tcPr>
          <w:p w14:paraId="0AD079DD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Harmful drinking/mild dependence </w:t>
            </w:r>
          </w:p>
        </w:tc>
        <w:tc>
          <w:tcPr>
            <w:tcW w:w="0" w:type="auto"/>
            <w:gridSpan w:val="2"/>
            <w:noWrap/>
          </w:tcPr>
          <w:p w14:paraId="7ADFBE4A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gridSpan w:val="2"/>
            <w:noWrap/>
          </w:tcPr>
          <w:p w14:paraId="7494271F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gridSpan w:val="2"/>
            <w:noWrap/>
          </w:tcPr>
          <w:p w14:paraId="72ADD568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gridSpan w:val="2"/>
            <w:noWrap/>
          </w:tcPr>
          <w:p w14:paraId="11E0EE7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gridSpan w:val="2"/>
            <w:noWrap/>
          </w:tcPr>
          <w:p w14:paraId="7D28420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984" w:type="dxa"/>
            <w:gridSpan w:val="2"/>
            <w:noWrap/>
          </w:tcPr>
          <w:p w14:paraId="0C7A3D12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985" w:type="dxa"/>
            <w:gridSpan w:val="2"/>
            <w:noWrap/>
          </w:tcPr>
          <w:p w14:paraId="4885A14C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6F6E26" w:rsidRPr="005975AA" w14:paraId="057C94FB" w14:textId="77777777" w:rsidTr="00170F0E">
        <w:trPr>
          <w:trHeight w:val="341"/>
        </w:trPr>
        <w:tc>
          <w:tcPr>
            <w:tcW w:w="0" w:type="auto"/>
            <w:noWrap/>
          </w:tcPr>
          <w:p w14:paraId="4460B856" w14:textId="77777777" w:rsidR="006F6E26" w:rsidRPr="005975AA" w:rsidRDefault="006F6E26" w:rsidP="00170F0E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Probable dependence </w:t>
            </w:r>
          </w:p>
        </w:tc>
        <w:tc>
          <w:tcPr>
            <w:tcW w:w="0" w:type="auto"/>
            <w:gridSpan w:val="2"/>
            <w:noWrap/>
          </w:tcPr>
          <w:p w14:paraId="4D8C9827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gridSpan w:val="2"/>
            <w:noWrap/>
          </w:tcPr>
          <w:p w14:paraId="25B5F300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gridSpan w:val="2"/>
            <w:noWrap/>
          </w:tcPr>
          <w:p w14:paraId="503810E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gridSpan w:val="2"/>
            <w:noWrap/>
          </w:tcPr>
          <w:p w14:paraId="11EC6554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gridSpan w:val="2"/>
            <w:noWrap/>
          </w:tcPr>
          <w:p w14:paraId="34F7F5F9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984" w:type="dxa"/>
            <w:gridSpan w:val="2"/>
            <w:noWrap/>
          </w:tcPr>
          <w:p w14:paraId="27A41C9D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985" w:type="dxa"/>
            <w:gridSpan w:val="2"/>
            <w:noWrap/>
          </w:tcPr>
          <w:p w14:paraId="5DEA6DA1" w14:textId="77777777" w:rsidR="006F6E26" w:rsidRPr="005975AA" w:rsidRDefault="006F6E26" w:rsidP="00170F0E">
            <w:pPr>
              <w:jc w:val="right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5975A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176C0C58" w14:textId="77777777" w:rsidR="006F6E26" w:rsidRDefault="006F6E26" w:rsidP="006F6E26"/>
    <w:p w14:paraId="08CF5BE0" w14:textId="77777777" w:rsidR="006F6E26" w:rsidRDefault="006F6E26" w:rsidP="006F6E26">
      <w:pPr>
        <w:keepNext/>
      </w:pPr>
      <w:r w:rsidRPr="009F7C20">
        <w:rPr>
          <w:noProof/>
        </w:rPr>
        <w:lastRenderedPageBreak/>
        <w:drawing>
          <wp:inline distT="0" distB="0" distL="0" distR="0" wp14:anchorId="362D7AAA" wp14:editId="09C78A40">
            <wp:extent cx="5727700" cy="4085590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85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466BC" w14:textId="3A8B5A3D" w:rsidR="006F6E26" w:rsidRDefault="006F6E26" w:rsidP="006F6E26">
      <w:pPr>
        <w:pStyle w:val="Caption"/>
        <w:jc w:val="left"/>
      </w:pPr>
      <w:r>
        <w:t xml:space="preserve">Supplementary Material </w:t>
      </w:r>
      <w:r w:rsidR="0067348E">
        <w:t>4</w:t>
      </w:r>
      <w:r>
        <w:t>. I</w:t>
      </w:r>
      <w:r w:rsidRPr="000D691C">
        <w:t xml:space="preserve">mplementation of COVID-19 </w:t>
      </w:r>
      <w:r w:rsidR="005D615A">
        <w:t>restriction</w:t>
      </w:r>
      <w:r w:rsidRPr="000D691C">
        <w:t xml:space="preserve">s. % </w:t>
      </w:r>
      <w:proofErr w:type="gramStart"/>
      <w:r w:rsidRPr="000D691C">
        <w:t>of</w:t>
      </w:r>
      <w:proofErr w:type="gramEnd"/>
      <w:r w:rsidRPr="000D691C">
        <w:t xml:space="preserve"> characteristic is shown for or each group (Increased vs Decreased). (A) % of Males and Females that increased or decreased alcohol consumption. (B) % of individuals with a history of Alcohol dependence that increased or decreased alcohol consumption. (C) % by age range of individuals that increased or decreased alcohol consumption</w:t>
      </w:r>
    </w:p>
    <w:p w14:paraId="41E60347" w14:textId="77777777" w:rsidR="006F6E26" w:rsidRPr="00A652FF" w:rsidRDefault="006F6E26" w:rsidP="006F6E26">
      <w:pPr>
        <w:spacing w:line="360" w:lineRule="auto"/>
        <w:jc w:val="center"/>
        <w:rPr>
          <w:rFonts w:ascii="Times New Roman" w:hAnsi="Times New Roman" w:cs="Times New Roman"/>
          <w:b/>
          <w:bCs/>
        </w:rPr>
      </w:pPr>
    </w:p>
    <w:p w14:paraId="3272B8AD" w14:textId="77777777" w:rsidR="003A3E8F" w:rsidRDefault="00F03BEC"/>
    <w:sectPr w:rsidR="003A3E8F" w:rsidSect="00EB7F08">
      <w:footerReference w:type="even" r:id="rId7"/>
      <w:footerReference w:type="default" r:id="rId8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578857" w14:textId="77777777" w:rsidR="00F03BEC" w:rsidRDefault="00F03BEC">
      <w:r>
        <w:separator/>
      </w:r>
    </w:p>
  </w:endnote>
  <w:endnote w:type="continuationSeparator" w:id="0">
    <w:p w14:paraId="0E03EF07" w14:textId="77777777" w:rsidR="00F03BEC" w:rsidRDefault="00F03B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haker2Lancet">
    <w:altName w:val="Cambria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53349691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70F7F75" w14:textId="77777777" w:rsidR="00401458" w:rsidRDefault="006F6E26" w:rsidP="00EB7F0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8998CE9" w14:textId="77777777" w:rsidR="00401458" w:rsidRDefault="00F03BEC" w:rsidP="00EB7F0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2512500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43FFDEC" w14:textId="77777777" w:rsidR="00401458" w:rsidRDefault="006F6E26" w:rsidP="00EB7F0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5FD3AF3" w14:textId="77777777" w:rsidR="00401458" w:rsidRDefault="00F03BEC" w:rsidP="00EB7F0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D067622" w14:textId="77777777" w:rsidR="00F03BEC" w:rsidRDefault="00F03BEC">
      <w:r>
        <w:separator/>
      </w:r>
    </w:p>
  </w:footnote>
  <w:footnote w:type="continuationSeparator" w:id="0">
    <w:p w14:paraId="305FFFE2" w14:textId="77777777" w:rsidR="00F03BEC" w:rsidRDefault="00F03BE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6E26"/>
    <w:rsid w:val="00004F4A"/>
    <w:rsid w:val="00005BC3"/>
    <w:rsid w:val="000102BF"/>
    <w:rsid w:val="000134E8"/>
    <w:rsid w:val="000136EF"/>
    <w:rsid w:val="00016F0A"/>
    <w:rsid w:val="00026094"/>
    <w:rsid w:val="0003134D"/>
    <w:rsid w:val="000320EC"/>
    <w:rsid w:val="00034245"/>
    <w:rsid w:val="00063B5D"/>
    <w:rsid w:val="00071FB3"/>
    <w:rsid w:val="00074231"/>
    <w:rsid w:val="00074270"/>
    <w:rsid w:val="00090469"/>
    <w:rsid w:val="00090F77"/>
    <w:rsid w:val="00091C0A"/>
    <w:rsid w:val="000D0F90"/>
    <w:rsid w:val="000D17D1"/>
    <w:rsid w:val="000F15FF"/>
    <w:rsid w:val="000F461A"/>
    <w:rsid w:val="000F5F16"/>
    <w:rsid w:val="00110942"/>
    <w:rsid w:val="0011321D"/>
    <w:rsid w:val="0011771C"/>
    <w:rsid w:val="00120215"/>
    <w:rsid w:val="00145FE3"/>
    <w:rsid w:val="00146932"/>
    <w:rsid w:val="00152354"/>
    <w:rsid w:val="001563E0"/>
    <w:rsid w:val="001800C0"/>
    <w:rsid w:val="00180880"/>
    <w:rsid w:val="00185AC1"/>
    <w:rsid w:val="00193890"/>
    <w:rsid w:val="0019514D"/>
    <w:rsid w:val="001A5EAA"/>
    <w:rsid w:val="001B49DD"/>
    <w:rsid w:val="001D60BF"/>
    <w:rsid w:val="001F2049"/>
    <w:rsid w:val="0020035D"/>
    <w:rsid w:val="00201E17"/>
    <w:rsid w:val="00206A3A"/>
    <w:rsid w:val="00206D1D"/>
    <w:rsid w:val="00215195"/>
    <w:rsid w:val="00216051"/>
    <w:rsid w:val="00216398"/>
    <w:rsid w:val="002170DE"/>
    <w:rsid w:val="00217F51"/>
    <w:rsid w:val="00226F80"/>
    <w:rsid w:val="00234A8A"/>
    <w:rsid w:val="00246EFB"/>
    <w:rsid w:val="0025153A"/>
    <w:rsid w:val="00277F8F"/>
    <w:rsid w:val="00281BF3"/>
    <w:rsid w:val="00290473"/>
    <w:rsid w:val="002955CA"/>
    <w:rsid w:val="002A3822"/>
    <w:rsid w:val="002A6609"/>
    <w:rsid w:val="002D4E7E"/>
    <w:rsid w:val="002F280B"/>
    <w:rsid w:val="002F68B6"/>
    <w:rsid w:val="00300B6C"/>
    <w:rsid w:val="00314C07"/>
    <w:rsid w:val="00352D49"/>
    <w:rsid w:val="0037370F"/>
    <w:rsid w:val="003814C0"/>
    <w:rsid w:val="003853D1"/>
    <w:rsid w:val="003866E1"/>
    <w:rsid w:val="00393B8F"/>
    <w:rsid w:val="00393C2C"/>
    <w:rsid w:val="003A1359"/>
    <w:rsid w:val="003A3FA9"/>
    <w:rsid w:val="003B23E5"/>
    <w:rsid w:val="003B7369"/>
    <w:rsid w:val="003C1B16"/>
    <w:rsid w:val="003D1A8E"/>
    <w:rsid w:val="003E4F02"/>
    <w:rsid w:val="003F1363"/>
    <w:rsid w:val="003F37EC"/>
    <w:rsid w:val="003F61F7"/>
    <w:rsid w:val="00426F49"/>
    <w:rsid w:val="00432531"/>
    <w:rsid w:val="00440A1D"/>
    <w:rsid w:val="004423A4"/>
    <w:rsid w:val="004432ED"/>
    <w:rsid w:val="00444725"/>
    <w:rsid w:val="0044546D"/>
    <w:rsid w:val="00445D96"/>
    <w:rsid w:val="0045716D"/>
    <w:rsid w:val="00457CDA"/>
    <w:rsid w:val="00470127"/>
    <w:rsid w:val="00471076"/>
    <w:rsid w:val="0049417E"/>
    <w:rsid w:val="00494BBC"/>
    <w:rsid w:val="004B604F"/>
    <w:rsid w:val="004C366C"/>
    <w:rsid w:val="004C4C5F"/>
    <w:rsid w:val="004D627A"/>
    <w:rsid w:val="004E3E1F"/>
    <w:rsid w:val="004F022D"/>
    <w:rsid w:val="00533EC1"/>
    <w:rsid w:val="005452E1"/>
    <w:rsid w:val="00547FD4"/>
    <w:rsid w:val="00560097"/>
    <w:rsid w:val="00571FAE"/>
    <w:rsid w:val="005750E0"/>
    <w:rsid w:val="00582A93"/>
    <w:rsid w:val="0058602A"/>
    <w:rsid w:val="00590E60"/>
    <w:rsid w:val="00595209"/>
    <w:rsid w:val="00596640"/>
    <w:rsid w:val="005A247F"/>
    <w:rsid w:val="005A77F2"/>
    <w:rsid w:val="005A7B5D"/>
    <w:rsid w:val="005B3384"/>
    <w:rsid w:val="005B578D"/>
    <w:rsid w:val="005C6A14"/>
    <w:rsid w:val="005C7DDE"/>
    <w:rsid w:val="005D615A"/>
    <w:rsid w:val="005F64B7"/>
    <w:rsid w:val="005F674D"/>
    <w:rsid w:val="00614803"/>
    <w:rsid w:val="00632DA9"/>
    <w:rsid w:val="0063625F"/>
    <w:rsid w:val="00636BAB"/>
    <w:rsid w:val="00665C2D"/>
    <w:rsid w:val="0067252E"/>
    <w:rsid w:val="0067348E"/>
    <w:rsid w:val="00696F8D"/>
    <w:rsid w:val="006A1878"/>
    <w:rsid w:val="006B29D1"/>
    <w:rsid w:val="006C762E"/>
    <w:rsid w:val="006C79EB"/>
    <w:rsid w:val="006E3F42"/>
    <w:rsid w:val="006F4BC2"/>
    <w:rsid w:val="006F6E26"/>
    <w:rsid w:val="007035FF"/>
    <w:rsid w:val="00716F23"/>
    <w:rsid w:val="00723E8E"/>
    <w:rsid w:val="00731055"/>
    <w:rsid w:val="00734832"/>
    <w:rsid w:val="0075368A"/>
    <w:rsid w:val="00766340"/>
    <w:rsid w:val="007802EE"/>
    <w:rsid w:val="007805FE"/>
    <w:rsid w:val="00784B50"/>
    <w:rsid w:val="00794A64"/>
    <w:rsid w:val="00796CE6"/>
    <w:rsid w:val="007A582C"/>
    <w:rsid w:val="007B06CB"/>
    <w:rsid w:val="007B3E55"/>
    <w:rsid w:val="007D57A9"/>
    <w:rsid w:val="007E299E"/>
    <w:rsid w:val="007E5225"/>
    <w:rsid w:val="00806782"/>
    <w:rsid w:val="00816A8F"/>
    <w:rsid w:val="00834B30"/>
    <w:rsid w:val="00836161"/>
    <w:rsid w:val="008429CF"/>
    <w:rsid w:val="008441CA"/>
    <w:rsid w:val="008450C9"/>
    <w:rsid w:val="0085147F"/>
    <w:rsid w:val="00851A7A"/>
    <w:rsid w:val="00855D65"/>
    <w:rsid w:val="00855E32"/>
    <w:rsid w:val="00862B04"/>
    <w:rsid w:val="00867EF0"/>
    <w:rsid w:val="00870BB0"/>
    <w:rsid w:val="008750B8"/>
    <w:rsid w:val="00875EB7"/>
    <w:rsid w:val="008A170A"/>
    <w:rsid w:val="008A2421"/>
    <w:rsid w:val="008B1DAB"/>
    <w:rsid w:val="008C04F1"/>
    <w:rsid w:val="008C1715"/>
    <w:rsid w:val="008D1A02"/>
    <w:rsid w:val="008D290A"/>
    <w:rsid w:val="008D7774"/>
    <w:rsid w:val="00902357"/>
    <w:rsid w:val="00910DAB"/>
    <w:rsid w:val="009121BE"/>
    <w:rsid w:val="00912351"/>
    <w:rsid w:val="00915AF0"/>
    <w:rsid w:val="009339B9"/>
    <w:rsid w:val="009616B8"/>
    <w:rsid w:val="009645DD"/>
    <w:rsid w:val="00970A93"/>
    <w:rsid w:val="009742DC"/>
    <w:rsid w:val="00983689"/>
    <w:rsid w:val="009844D8"/>
    <w:rsid w:val="009B3675"/>
    <w:rsid w:val="009B62ED"/>
    <w:rsid w:val="009C3918"/>
    <w:rsid w:val="009C622E"/>
    <w:rsid w:val="009D017C"/>
    <w:rsid w:val="009E3800"/>
    <w:rsid w:val="009E73BD"/>
    <w:rsid w:val="009F1524"/>
    <w:rsid w:val="009F5644"/>
    <w:rsid w:val="00A2718A"/>
    <w:rsid w:val="00A2723B"/>
    <w:rsid w:val="00A31E86"/>
    <w:rsid w:val="00A3371A"/>
    <w:rsid w:val="00A36EBE"/>
    <w:rsid w:val="00A402D5"/>
    <w:rsid w:val="00A46EE4"/>
    <w:rsid w:val="00A547AB"/>
    <w:rsid w:val="00A82B45"/>
    <w:rsid w:val="00A87B34"/>
    <w:rsid w:val="00A92736"/>
    <w:rsid w:val="00AA4909"/>
    <w:rsid w:val="00AB0319"/>
    <w:rsid w:val="00AB25F4"/>
    <w:rsid w:val="00AC3ADC"/>
    <w:rsid w:val="00AD25F9"/>
    <w:rsid w:val="00AD78CA"/>
    <w:rsid w:val="00AE166D"/>
    <w:rsid w:val="00AE4A41"/>
    <w:rsid w:val="00AE7117"/>
    <w:rsid w:val="00AF06D6"/>
    <w:rsid w:val="00B034E7"/>
    <w:rsid w:val="00B03B2A"/>
    <w:rsid w:val="00B11402"/>
    <w:rsid w:val="00B16F85"/>
    <w:rsid w:val="00B205A0"/>
    <w:rsid w:val="00B30F6A"/>
    <w:rsid w:val="00B334EC"/>
    <w:rsid w:val="00B3637D"/>
    <w:rsid w:val="00B47E30"/>
    <w:rsid w:val="00B50D39"/>
    <w:rsid w:val="00B55FDC"/>
    <w:rsid w:val="00B61C12"/>
    <w:rsid w:val="00B62A7B"/>
    <w:rsid w:val="00B750DB"/>
    <w:rsid w:val="00BA3F72"/>
    <w:rsid w:val="00BB0B1E"/>
    <w:rsid w:val="00BB20D8"/>
    <w:rsid w:val="00BB442F"/>
    <w:rsid w:val="00BC14F7"/>
    <w:rsid w:val="00BC220D"/>
    <w:rsid w:val="00BD0BF9"/>
    <w:rsid w:val="00BD2F1D"/>
    <w:rsid w:val="00BD36A5"/>
    <w:rsid w:val="00BE06ED"/>
    <w:rsid w:val="00BE641C"/>
    <w:rsid w:val="00C1763B"/>
    <w:rsid w:val="00C20DCD"/>
    <w:rsid w:val="00C21C15"/>
    <w:rsid w:val="00C23818"/>
    <w:rsid w:val="00C250C1"/>
    <w:rsid w:val="00C32551"/>
    <w:rsid w:val="00C46737"/>
    <w:rsid w:val="00C62C51"/>
    <w:rsid w:val="00C63FFC"/>
    <w:rsid w:val="00C666BF"/>
    <w:rsid w:val="00C72F07"/>
    <w:rsid w:val="00C86312"/>
    <w:rsid w:val="00CB0A74"/>
    <w:rsid w:val="00CB68C9"/>
    <w:rsid w:val="00CD77CA"/>
    <w:rsid w:val="00CE383B"/>
    <w:rsid w:val="00CF0106"/>
    <w:rsid w:val="00D176E3"/>
    <w:rsid w:val="00D234C7"/>
    <w:rsid w:val="00D242D6"/>
    <w:rsid w:val="00D26ACF"/>
    <w:rsid w:val="00D343CC"/>
    <w:rsid w:val="00D651AD"/>
    <w:rsid w:val="00D8321A"/>
    <w:rsid w:val="00D917EE"/>
    <w:rsid w:val="00D9208B"/>
    <w:rsid w:val="00DA1172"/>
    <w:rsid w:val="00DA485F"/>
    <w:rsid w:val="00DB53A7"/>
    <w:rsid w:val="00DB64D7"/>
    <w:rsid w:val="00DC33DE"/>
    <w:rsid w:val="00DC793F"/>
    <w:rsid w:val="00DD5259"/>
    <w:rsid w:val="00DF14AE"/>
    <w:rsid w:val="00DF4086"/>
    <w:rsid w:val="00E07B7B"/>
    <w:rsid w:val="00E12FE9"/>
    <w:rsid w:val="00E232FA"/>
    <w:rsid w:val="00E3074F"/>
    <w:rsid w:val="00E30F26"/>
    <w:rsid w:val="00E417E9"/>
    <w:rsid w:val="00E521F1"/>
    <w:rsid w:val="00E542C5"/>
    <w:rsid w:val="00E62614"/>
    <w:rsid w:val="00EB3992"/>
    <w:rsid w:val="00EC0598"/>
    <w:rsid w:val="00EC32CD"/>
    <w:rsid w:val="00ED3546"/>
    <w:rsid w:val="00ED77A8"/>
    <w:rsid w:val="00EE3B8C"/>
    <w:rsid w:val="00F03BEC"/>
    <w:rsid w:val="00F0639C"/>
    <w:rsid w:val="00F066B8"/>
    <w:rsid w:val="00F06FCC"/>
    <w:rsid w:val="00F13E85"/>
    <w:rsid w:val="00F178E9"/>
    <w:rsid w:val="00F275F2"/>
    <w:rsid w:val="00F34F17"/>
    <w:rsid w:val="00F4284C"/>
    <w:rsid w:val="00F45DDB"/>
    <w:rsid w:val="00F524B5"/>
    <w:rsid w:val="00F601E8"/>
    <w:rsid w:val="00F61056"/>
    <w:rsid w:val="00F65A63"/>
    <w:rsid w:val="00FA58AD"/>
    <w:rsid w:val="00FB6D1E"/>
    <w:rsid w:val="00FE24F5"/>
    <w:rsid w:val="00FE2F2E"/>
    <w:rsid w:val="00FE3E6F"/>
    <w:rsid w:val="00FE5D10"/>
    <w:rsid w:val="00FF6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C163F71"/>
  <w14:defaultImageDpi w14:val="32767"/>
  <w15:chartTrackingRefBased/>
  <w15:docId w15:val="{954D7715-0A24-F24B-B889-7B4DF791D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="Times New Roman (Body CS)"/>
        <w:sz w:val="22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F6E26"/>
    <w:rPr>
      <w:rFonts w:asciiTheme="minorHAnsi" w:hAnsiTheme="minorHAnsi" w:cstheme="minorBidi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F6E26"/>
    <w:pPr>
      <w:keepNext/>
      <w:keepLines/>
      <w:spacing w:before="240" w:line="360" w:lineRule="auto"/>
      <w:outlineLvl w:val="0"/>
    </w:pPr>
    <w:rPr>
      <w:rFonts w:eastAsiaTheme="majorEastAsia" w:cstheme="majorBidi"/>
      <w:b/>
      <w:i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1763B"/>
    <w:pPr>
      <w:keepNext/>
      <w:keepLines/>
      <w:spacing w:before="40"/>
      <w:outlineLvl w:val="1"/>
    </w:pPr>
    <w:rPr>
      <w:rFonts w:ascii="Arial" w:eastAsiaTheme="majorEastAsia" w:hAnsi="Arial" w:cstheme="majorBidi"/>
      <w:b/>
      <w:i/>
      <w:color w:val="000000" w:themeColor="tex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1763B"/>
    <w:rPr>
      <w:rFonts w:eastAsiaTheme="majorEastAsia" w:cstheme="majorBidi"/>
      <w:b/>
      <w:i/>
      <w:color w:val="000000" w:themeColor="text1"/>
      <w:sz w:val="26"/>
      <w:szCs w:val="26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C1763B"/>
    <w:pPr>
      <w:spacing w:after="160"/>
      <w:ind w:left="720" w:hanging="720"/>
    </w:pPr>
    <w:rPr>
      <w:rFonts w:ascii="Arial" w:eastAsiaTheme="minorEastAsia" w:hAnsi="Arial" w:cs="Arial"/>
      <w:b/>
      <w:i/>
      <w:color w:val="000000" w:themeColor="tex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763B"/>
    <w:rPr>
      <w:rFonts w:eastAsiaTheme="minorEastAsia" w:cs="Arial"/>
      <w:b/>
      <w:i/>
      <w:color w:val="000000" w:themeColor="text1"/>
      <w:spacing w:val="15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6F6E26"/>
    <w:rPr>
      <w:rFonts w:asciiTheme="minorHAnsi" w:eastAsiaTheme="majorEastAsia" w:hAnsiTheme="minorHAnsi" w:cstheme="majorBidi"/>
      <w:b/>
      <w:i/>
      <w:color w:val="000000" w:themeColor="text1"/>
      <w:sz w:val="32"/>
      <w:szCs w:val="32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6F6E26"/>
    <w:pPr>
      <w:keepNext/>
      <w:spacing w:after="200" w:line="360" w:lineRule="auto"/>
      <w:jc w:val="both"/>
    </w:pPr>
    <w:rPr>
      <w:rFonts w:ascii="Times New Roman" w:hAnsi="Times New Roman" w:cs="Times New Roman"/>
      <w:i/>
      <w:iCs/>
      <w:color w:val="000000" w:themeColor="text1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F6E2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F6E26"/>
    <w:rPr>
      <w:rFonts w:asciiTheme="minorHAnsi" w:hAnsiTheme="minorHAnsi" w:cstheme="minorBidi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6F6E26"/>
  </w:style>
  <w:style w:type="paragraph" w:styleId="NormalWeb">
    <w:name w:val="Normal (Web)"/>
    <w:basedOn w:val="Normal"/>
    <w:uiPriority w:val="99"/>
    <w:unhideWhenUsed/>
    <w:rsid w:val="006F6E26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6F6E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6F6E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760</Words>
  <Characters>4510</Characters>
  <Application>Microsoft Office Word</Application>
  <DocSecurity>0</DocSecurity>
  <Lines>75</Lines>
  <Paragraphs>18</Paragraphs>
  <ScaleCrop>false</ScaleCrop>
  <Company/>
  <LinksUpToDate>false</LinksUpToDate>
  <CharactersWithSpaces>5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lmer, Emily O C</dc:creator>
  <cp:keywords/>
  <dc:description/>
  <cp:lastModifiedBy>Palmer, Emily O C</cp:lastModifiedBy>
  <cp:revision>6</cp:revision>
  <dcterms:created xsi:type="dcterms:W3CDTF">2021-03-17T12:02:00Z</dcterms:created>
  <dcterms:modified xsi:type="dcterms:W3CDTF">2021-06-30T14:51:00Z</dcterms:modified>
</cp:coreProperties>
</file>